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7F5EDE" w14:textId="77777777" w:rsidR="006310D5" w:rsidRPr="00260A92" w:rsidRDefault="006310D5" w:rsidP="006310D5">
      <w:pPr>
        <w:spacing w:after="0" w:line="480" w:lineRule="auto"/>
        <w:contextualSpacing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260A92">
        <w:rPr>
          <w:rFonts w:ascii="Times New Roman" w:eastAsia="Arial" w:hAnsi="Times New Roman" w:cs="Times New Roman"/>
          <w:b/>
          <w:bCs/>
          <w:sz w:val="24"/>
          <w:szCs w:val="24"/>
        </w:rPr>
        <w:t>Table S4.</w:t>
      </w:r>
      <w:r w:rsidRPr="00260A92">
        <w:rPr>
          <w:rFonts w:ascii="Times New Roman" w:eastAsia="Arial" w:hAnsi="Times New Roman" w:cs="Times New Roman"/>
          <w:sz w:val="24"/>
          <w:szCs w:val="24"/>
        </w:rPr>
        <w:t xml:space="preserve"> Excluded full-text articles with reason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676"/>
        <w:gridCol w:w="4340"/>
      </w:tblGrid>
      <w:tr w:rsidR="006310D5" w:rsidRPr="00F20330" w14:paraId="1879DD8E" w14:textId="77777777" w:rsidTr="00785253">
        <w:trPr>
          <w:jc w:val="center"/>
        </w:trPr>
        <w:tc>
          <w:tcPr>
            <w:tcW w:w="7225" w:type="dxa"/>
            <w:vAlign w:val="center"/>
          </w:tcPr>
          <w:p w14:paraId="2CCD00D3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udy</w:t>
            </w:r>
          </w:p>
        </w:tc>
        <w:tc>
          <w:tcPr>
            <w:tcW w:w="6662" w:type="dxa"/>
            <w:vAlign w:val="center"/>
          </w:tcPr>
          <w:p w14:paraId="4FA56E00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Reason</w:t>
            </w:r>
          </w:p>
        </w:tc>
      </w:tr>
      <w:tr w:rsidR="006310D5" w:rsidRPr="00F20330" w14:paraId="69C072C0" w14:textId="77777777" w:rsidTr="00785253">
        <w:trPr>
          <w:jc w:val="center"/>
        </w:trPr>
        <w:tc>
          <w:tcPr>
            <w:tcW w:w="7225" w:type="dxa"/>
          </w:tcPr>
          <w:p w14:paraId="1635451D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31" w:tooltip="Larose, 2009 #257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Larose, 2009</w:t>
              </w:r>
            </w:hyperlink>
          </w:p>
          <w:p w14:paraId="14A929AD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25" w:tooltip="Jennings, 2009 #209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fldChar w:fldCharType="begin"/>
              </w:r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instrText xml:space="preserve"> ADDIN EN.CITE &lt;EndNote&gt;&lt;Cite AuthorYear="1"&gt;&lt;Author&gt;Jennings&lt;/Author&gt;&lt;Year&gt;2009&lt;/Year&gt;&lt;RecNum&gt;209&lt;/RecNum&gt;&lt;DisplayText&gt;Jennings et al. (2009)&lt;/DisplayText&gt;&lt;record&gt;&lt;rec-number&gt;209&lt;/rec-number&gt;&lt;foreign-keys&gt;&lt;key app="EN" db-id="a5f02txdha5f52e9a9vxd0sn2rxadw5swawv" timestamp="1661782844"&gt;209&lt;/key&gt;&lt;/foreign-keys&gt;&lt;ref-type name="Journal Article"&gt;17&lt;/ref-type&gt;&lt;contributors&gt;&lt;authors&gt;&lt;author&gt;Jennings, Alison&lt;/author&gt;&lt;author&gt;Alberga, Angela&lt;/author&gt;&lt;author&gt;Sigal, Ronald&lt;/author&gt;&lt;author&gt;Jay, Ollie&lt;/author&gt;&lt;author&gt;BoulE, Normand&lt;/author&gt;&lt;author&gt;Kenny, Glen&lt;/author&gt;&lt;/authors&gt;&lt;/contributors&gt;&lt;titles&gt;&lt;title&gt;The effect of exercise training on resting metabolic rate in type 2 diabetes mellitus&lt;/title&gt;&lt;secondary-title&gt;Medicine+ Science in Sports+ Exercise&lt;/secondary-title&gt;&lt;/titles&gt;&lt;periodical&gt;&lt;full-title&gt;Medicine+ Science in Sports+ Exercise&lt;/full-title&gt;&lt;/periodical&gt;&lt;pages&gt;1558&lt;/pages&gt;&lt;volume&gt;41&lt;/volume&gt;&lt;number&gt;8&lt;/number&gt;&lt;dates&gt;&lt;year&gt;2009&lt;/year&gt;&lt;/dates&gt;&lt;isbn&gt;0195-9131&lt;/isbn&gt;&lt;urls&gt;&lt;/urls&gt;&lt;/record&gt;&lt;/Cite&gt;&lt;/EndNote&gt;</w:instrText>
              </w:r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fldChar w:fldCharType="separate"/>
              </w:r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Jennings et al., 2009</w:t>
              </w:r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6662" w:type="dxa"/>
            <w:vAlign w:val="center"/>
          </w:tcPr>
          <w:p w14:paraId="38B097E8" w14:textId="77777777" w:rsidR="006310D5" w:rsidRPr="00260A92" w:rsidRDefault="006310D5" w:rsidP="00785253">
            <w:pPr>
              <w:spacing w:line="480" w:lineRule="auto"/>
              <w:contextualSpacing/>
              <w:jc w:val="both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No related outcome measures</w:t>
            </w:r>
          </w:p>
        </w:tc>
      </w:tr>
      <w:tr w:rsidR="006310D5" w:rsidRPr="00F20330" w14:paraId="4F2B27A4" w14:textId="77777777" w:rsidTr="00785253">
        <w:trPr>
          <w:jc w:val="center"/>
        </w:trPr>
        <w:tc>
          <w:tcPr>
            <w:tcW w:w="7225" w:type="dxa"/>
          </w:tcPr>
          <w:p w14:paraId="16FF16EE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  <w:lang w:val="es-ES_tradnl"/>
              </w:rPr>
            </w:pPr>
            <w:hyperlink w:anchor="_ENREF_33" w:tooltip="Legaard, 2022 #258" w:history="1"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Legaard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 xml:space="preserve"> et al., 2022</w:t>
              </w:r>
            </w:hyperlink>
          </w:p>
          <w:p w14:paraId="531F6082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  <w:lang w:val="es-ES_tradnl"/>
              </w:rPr>
            </w:pPr>
            <w:hyperlink w:anchor="_ENREF_7" w:tooltip="Bogardus, 1984 #259" w:history="1"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Bogardus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 xml:space="preserve"> et al., 1984</w:t>
              </w:r>
            </w:hyperlink>
          </w:p>
        </w:tc>
        <w:tc>
          <w:tcPr>
            <w:tcW w:w="6662" w:type="dxa"/>
            <w:vAlign w:val="center"/>
          </w:tcPr>
          <w:p w14:paraId="75C62FF8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Combined diet and exercise intervention</w:t>
            </w:r>
          </w:p>
        </w:tc>
      </w:tr>
      <w:tr w:rsidR="006310D5" w:rsidRPr="00F20330" w14:paraId="3BDDF22C" w14:textId="77777777" w:rsidTr="00785253">
        <w:trPr>
          <w:jc w:val="center"/>
        </w:trPr>
        <w:tc>
          <w:tcPr>
            <w:tcW w:w="7225" w:type="dxa"/>
          </w:tcPr>
          <w:p w14:paraId="459CA3CE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fldChar w:fldCharType="begin">
                <w:fldData xml:space="preserve">PEVuZE5vdGU+PENpdGU+PEF1dGhvcj5BZGFtbzwvQXV0aG9yPjxZZWFyPjIwMDU8L1llYXI+PFJl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</w:fldData>
              </w:fldChar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instrText xml:space="preserve"> ADDIN EN.CITE </w:instrText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fldChar w:fldCharType="begin">
                <w:fldData xml:space="preserve">PEVuZE5vdGU+PENpdGU+PEF1dGhvcj5BZGFtbzwvQXV0aG9yPjxZZWFyPjIwMDU8L1llYXI+PFJl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</w:fldData>
              </w:fldChar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fldChar w:fldCharType="end"/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</w: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fldChar w:fldCharType="separate"/>
            </w:r>
            <w:hyperlink w:anchor="_ENREF_1" w:tooltip="Adamo, 2005 #260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Adamo et al., 2005</w:t>
              </w:r>
            </w:hyperlink>
          </w:p>
          <w:p w14:paraId="2544FEE3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hyperlink w:anchor="_ENREF_32" w:tooltip="Larose, 2012 #263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J Larose, Sigal, Khandwala, &amp; Kenny, 2012</w:t>
              </w:r>
            </w:hyperlink>
          </w:p>
          <w:p w14:paraId="62F31744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42" w:tooltip="Newton Jr, 2020 #261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Newton Jr et al., 2020</w:t>
              </w:r>
            </w:hyperlink>
          </w:p>
          <w:p w14:paraId="22D06C83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53" w:tooltip="Sertbas, 2021 #262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Sertbas et al., 2021</w:t>
              </w:r>
            </w:hyperlink>
          </w:p>
          <w:p w14:paraId="30DFAB24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59" w:tooltip="Tokmakidis, 2004 #264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Tokmakidis, Zois, Volaklis, Kotsa, &amp; Touvra, 2004</w:t>
              </w:r>
            </w:hyperlink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662" w:type="dxa"/>
            <w:vAlign w:val="center"/>
          </w:tcPr>
          <w:p w14:paraId="0FB55DD8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No control group</w:t>
            </w:r>
          </w:p>
        </w:tc>
      </w:tr>
      <w:tr w:rsidR="006310D5" w:rsidRPr="00F20330" w14:paraId="519038A8" w14:textId="77777777" w:rsidTr="00785253">
        <w:trPr>
          <w:jc w:val="center"/>
        </w:trPr>
        <w:tc>
          <w:tcPr>
            <w:tcW w:w="7225" w:type="dxa"/>
            <w:vAlign w:val="center"/>
          </w:tcPr>
          <w:p w14:paraId="4CA05F7F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Bello et al. </w:t>
            </w:r>
            <w:proofErr w:type="gramStart"/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2014;</w:t>
            </w:r>
            <w:proofErr w:type="gramEnd"/>
          </w:p>
          <w:p w14:paraId="3F7C58FD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51" w:tooltip="Schreuder, 2015 #265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 xml:space="preserve">Schreuder, Van Den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Munckhof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 xml:space="preserve">,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Poelkens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 xml:space="preserve">, Hopman, &amp;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Thijssen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, 2015</w:t>
              </w:r>
            </w:hyperlink>
          </w:p>
        </w:tc>
        <w:tc>
          <w:tcPr>
            <w:tcW w:w="6662" w:type="dxa"/>
            <w:vAlign w:val="center"/>
          </w:tcPr>
          <w:p w14:paraId="206EB130" w14:textId="77777777" w:rsidR="006310D5" w:rsidRPr="00260A92" w:rsidRDefault="006310D5" w:rsidP="00785253">
            <w:pPr>
              <w:spacing w:line="480" w:lineRule="auto"/>
              <w:contextualSpacing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Diabetics and non-diabetic patients were enrolled</w:t>
            </w:r>
          </w:p>
        </w:tc>
      </w:tr>
      <w:tr w:rsidR="006310D5" w:rsidRPr="00F20330" w14:paraId="0F818838" w14:textId="77777777" w:rsidTr="00785253">
        <w:trPr>
          <w:jc w:val="center"/>
        </w:trPr>
        <w:tc>
          <w:tcPr>
            <w:tcW w:w="7225" w:type="dxa"/>
            <w:vAlign w:val="center"/>
          </w:tcPr>
          <w:p w14:paraId="24DA640B" w14:textId="77777777" w:rsidR="006310D5" w:rsidRPr="00260A92" w:rsidRDefault="006310D5" w:rsidP="00785253">
            <w:pPr>
              <w:spacing w:line="480" w:lineRule="auto"/>
              <w:rPr>
                <w:rFonts w:ascii="Times New Roman" w:eastAsia="Arial" w:hAnsi="Times New Roman" w:cs="Times New Roman"/>
                <w:sz w:val="24"/>
                <w:szCs w:val="24"/>
                <w:lang w:val="es-ES_tradnl"/>
              </w:rPr>
            </w:pPr>
            <w:hyperlink w:anchor="_ENREF_8" w:tooltip="Boudou, 2001 #268" w:history="1"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Boudou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 xml:space="preserve">, De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Kerviler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 xml:space="preserve">,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Erlich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 xml:space="preserve">, </w:t>
              </w:r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Vexiau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  <w:lang w:val="es-ES_tradnl"/>
                </w:rPr>
                <w:t>, &amp; Gautier, 2001</w:t>
              </w:r>
            </w:hyperlink>
          </w:p>
          <w:p w14:paraId="693CB9C2" w14:textId="77777777" w:rsidR="006310D5" w:rsidRPr="00260A92" w:rsidRDefault="006310D5" w:rsidP="00785253">
            <w:pPr>
              <w:spacing w:line="480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24" w:tooltip="Kadoglou, 2013 #211" w:history="1">
              <w:proofErr w:type="spellStart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Kadoglou</w:t>
              </w:r>
              <w:proofErr w:type="spellEnd"/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 xml:space="preserve"> et al., 2013</w:t>
              </w:r>
            </w:hyperlink>
          </w:p>
          <w:p w14:paraId="59AF376B" w14:textId="77777777" w:rsidR="006310D5" w:rsidRPr="00260A92" w:rsidRDefault="006310D5" w:rsidP="00785253">
            <w:pPr>
              <w:spacing w:line="480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hyperlink w:anchor="_ENREF_62" w:tooltip="Wallace, 1997 #267" w:history="1">
              <w:r w:rsidRPr="00260A92">
                <w:rPr>
                  <w:rFonts w:ascii="Times New Roman" w:eastAsia="Arial" w:hAnsi="Times New Roman" w:cs="Times New Roman"/>
                  <w:sz w:val="24"/>
                  <w:szCs w:val="24"/>
                </w:rPr>
                <w:t>Wallace, Mills, &amp; Browning, 1997</w:t>
              </w:r>
            </w:hyperlink>
          </w:p>
        </w:tc>
        <w:tc>
          <w:tcPr>
            <w:tcW w:w="6662" w:type="dxa"/>
            <w:vAlign w:val="center"/>
          </w:tcPr>
          <w:p w14:paraId="31EDEBF3" w14:textId="77777777" w:rsidR="006310D5" w:rsidRPr="00260A92" w:rsidRDefault="006310D5" w:rsidP="00785253">
            <w:pPr>
              <w:spacing w:line="480" w:lineRule="auto"/>
              <w:contextualSpacing/>
              <w:jc w:val="both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260A92">
              <w:rPr>
                <w:rFonts w:ascii="Times New Roman" w:eastAsia="Arial" w:hAnsi="Times New Roman" w:cs="Times New Roman"/>
                <w:sz w:val="24"/>
                <w:szCs w:val="24"/>
              </w:rPr>
              <w:t>The control group performed exercise</w:t>
            </w:r>
          </w:p>
        </w:tc>
      </w:tr>
    </w:tbl>
    <w:p w14:paraId="7B191705" w14:textId="77777777" w:rsidR="00006402" w:rsidRDefault="00006402"/>
    <w:sectPr w:rsidR="0000640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bAwNDQ0MDU2MjczNDdU0lEKTi0uzszPAykwrAUAz1Ww8ywAAAA="/>
  </w:docVars>
  <w:rsids>
    <w:rsidRoot w:val="006310D5"/>
    <w:rsid w:val="00006402"/>
    <w:rsid w:val="00021A1B"/>
    <w:rsid w:val="006310D5"/>
    <w:rsid w:val="00A53D80"/>
    <w:rsid w:val="00C75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1B72325"/>
  <w15:chartTrackingRefBased/>
  <w15:docId w15:val="{0961B8E7-5425-48BA-A164-E8DB564121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MY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10D5"/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10D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val="en-MY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10D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val="en-MY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310D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val="en-MY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10D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:lang w:val="en-MY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10D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:lang w:val="en-MY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10D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:lang w:val="en-MY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10D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:lang w:val="en-MY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10D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:lang w:val="en-MY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10D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:lang w:val="en-MY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10D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310D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310D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10D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10D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10D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10D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10D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10D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310D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MY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6310D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10D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val="en-MY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6310D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310D5"/>
    <w:pPr>
      <w:spacing w:before="160"/>
      <w:jc w:val="center"/>
    </w:pPr>
    <w:rPr>
      <w:i/>
      <w:iCs/>
      <w:color w:val="404040" w:themeColor="text1" w:themeTint="BF"/>
      <w:kern w:val="2"/>
      <w:lang w:val="en-MY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6310D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310D5"/>
    <w:pPr>
      <w:ind w:left="720"/>
      <w:contextualSpacing/>
    </w:pPr>
    <w:rPr>
      <w:kern w:val="2"/>
      <w:lang w:val="en-MY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6310D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10D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2"/>
      <w:lang w:val="en-MY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10D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310D5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6310D5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3</Words>
  <Characters>558</Characters>
  <Application>Microsoft Office Word</Application>
  <DocSecurity>0</DocSecurity>
  <Lines>26</Lines>
  <Paragraphs>22</Paragraphs>
  <ScaleCrop>false</ScaleCrop>
  <Company/>
  <LinksUpToDate>false</LinksUpToDate>
  <CharactersWithSpaces>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eer badri</dc:creator>
  <cp:keywords/>
  <dc:description/>
  <cp:lastModifiedBy>sameer badri</cp:lastModifiedBy>
  <cp:revision>1</cp:revision>
  <dcterms:created xsi:type="dcterms:W3CDTF">2024-01-04T03:05:00Z</dcterms:created>
  <dcterms:modified xsi:type="dcterms:W3CDTF">2024-01-04T0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ba413e6-095c-4465-aa36-e10ba71ebd26</vt:lpwstr>
  </property>
</Properties>
</file>